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7D3FEF" w:rsidRPr="007D3FEF" w:rsidRDefault="00AF4345">
      <w:pPr>
        <w:jc w:val="center"/>
        <w:rPr>
          <w:b/>
        </w:rPr>
      </w:pPr>
      <w:r w:rsidRPr="007D3FEF">
        <w:rPr>
          <w:b/>
        </w:rPr>
        <w:t>Advertorial</w:t>
      </w:r>
    </w:p>
    <w:p w:rsidR="002A2A03" w:rsidRDefault="00AF4345">
      <w:pPr>
        <w:jc w:val="center"/>
      </w:pPr>
      <w:r>
        <w:t>Your Name  (First M. Last)</w:t>
      </w:r>
    </w:p>
    <w:p w:rsidR="002A2A03" w:rsidRDefault="00AF4345">
      <w:pPr>
        <w:jc w:val="center"/>
      </w:pPr>
      <w:r>
        <w:t>School or Institution Name (University at Place or Town, State)</w:t>
      </w:r>
    </w:p>
    <w:p w:rsidR="002A2A03" w:rsidRDefault="00AF4345" w:rsidP="007D3FEF">
      <w:pPr>
        <w:ind w:firstLine="0"/>
        <w:jc w:val="center"/>
      </w:pPr>
      <w:r>
        <w:br w:type="page"/>
      </w:r>
    </w:p>
    <w:p w:rsidR="007D3FEF" w:rsidRDefault="00AF4345">
      <w:pPr>
        <w:pStyle w:val="Title"/>
        <w:rPr>
          <w:rFonts w:cs="Times New Roman"/>
          <w:b/>
          <w:bCs w:val="0"/>
          <w:kern w:val="0"/>
          <w:szCs w:val="24"/>
        </w:rPr>
      </w:pPr>
      <w:r w:rsidRPr="007D3FEF">
        <w:rPr>
          <w:rFonts w:cs="Times New Roman"/>
          <w:b/>
          <w:bCs w:val="0"/>
          <w:kern w:val="0"/>
          <w:szCs w:val="24"/>
        </w:rPr>
        <w:lastRenderedPageBreak/>
        <w:t>Advertorial</w:t>
      </w:r>
    </w:p>
    <w:p w:rsidR="00906D18" w:rsidRDefault="00AF4345">
      <w:pPr>
        <w:pStyle w:val="Title"/>
        <w:rPr>
          <w:rFonts w:cs="Times New Roman"/>
          <w:b/>
          <w:bCs w:val="0"/>
          <w:kern w:val="0"/>
          <w:szCs w:val="24"/>
        </w:rPr>
      </w:pPr>
      <w:r>
        <w:rPr>
          <w:rFonts w:cs="Times New Roman"/>
          <w:b/>
          <w:bCs w:val="0"/>
          <w:kern w:val="0"/>
          <w:szCs w:val="24"/>
        </w:rPr>
        <w:t>3 yummiest Food items to try at Chipotle</w:t>
      </w:r>
    </w:p>
    <w:p w:rsidR="007D3FEF" w:rsidRDefault="009D0D02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             </w:t>
      </w:r>
      <w:r w:rsidR="00AF4345">
        <w:rPr>
          <w:rFonts w:cs="Times New Roman"/>
          <w:bCs w:val="0"/>
          <w:kern w:val="0"/>
          <w:szCs w:val="24"/>
        </w:rPr>
        <w:t xml:space="preserve">Processed food, burgers, and oily food items with </w:t>
      </w:r>
      <w:r w:rsidR="004A2F73">
        <w:rPr>
          <w:rFonts w:cs="Times New Roman"/>
          <w:bCs w:val="0"/>
          <w:kern w:val="0"/>
          <w:szCs w:val="24"/>
        </w:rPr>
        <w:t>chemical preservatives are not the best food items to consume. With thousands of food restaurants, eating junk, unhealthy foods has turned into the norm</w:t>
      </w:r>
      <w:r w:rsidR="004472C3">
        <w:rPr>
          <w:rFonts w:cs="Times New Roman"/>
          <w:bCs w:val="0"/>
          <w:kern w:val="0"/>
          <w:szCs w:val="24"/>
        </w:rPr>
        <w:t>.</w:t>
      </w:r>
      <w:r w:rsidR="004A2F73">
        <w:rPr>
          <w:rFonts w:cs="Times New Roman"/>
          <w:bCs w:val="0"/>
          <w:kern w:val="0"/>
          <w:szCs w:val="24"/>
        </w:rPr>
        <w:t xml:space="preserve"> </w:t>
      </w:r>
      <w:r w:rsidR="004472C3">
        <w:rPr>
          <w:rFonts w:cs="Times New Roman"/>
          <w:bCs w:val="0"/>
          <w:kern w:val="0"/>
          <w:szCs w:val="24"/>
        </w:rPr>
        <w:t>I</w:t>
      </w:r>
      <w:r w:rsidR="004A2F73">
        <w:rPr>
          <w:rFonts w:cs="Times New Roman"/>
          <w:bCs w:val="0"/>
          <w:kern w:val="0"/>
          <w:szCs w:val="24"/>
        </w:rPr>
        <w:t xml:space="preserve">n all the clutter of restaurants, offering unhealthy food items, Chipotle </w:t>
      </w:r>
      <w:r w:rsidR="004472C3">
        <w:rPr>
          <w:rFonts w:cs="Times New Roman"/>
          <w:bCs w:val="0"/>
          <w:kern w:val="0"/>
          <w:szCs w:val="24"/>
        </w:rPr>
        <w:t xml:space="preserve">a Mexican restaurant is one of its kind, in terms </w:t>
      </w:r>
      <w:r w:rsidR="00931F70">
        <w:rPr>
          <w:rFonts w:cs="Times New Roman"/>
          <w:bCs w:val="0"/>
          <w:kern w:val="0"/>
          <w:szCs w:val="24"/>
        </w:rPr>
        <w:t>originality</w:t>
      </w:r>
      <w:r w:rsidR="004472C3">
        <w:rPr>
          <w:rFonts w:cs="Times New Roman"/>
          <w:bCs w:val="0"/>
          <w:kern w:val="0"/>
          <w:szCs w:val="24"/>
        </w:rPr>
        <w:t xml:space="preserve"> of food items and </w:t>
      </w:r>
      <w:r w:rsidR="00931F70">
        <w:rPr>
          <w:rFonts w:cs="Times New Roman"/>
          <w:bCs w:val="0"/>
          <w:kern w:val="0"/>
          <w:szCs w:val="24"/>
        </w:rPr>
        <w:t>the</w:t>
      </w:r>
      <w:r w:rsidR="004472C3">
        <w:rPr>
          <w:rFonts w:cs="Times New Roman"/>
          <w:bCs w:val="0"/>
          <w:kern w:val="0"/>
          <w:szCs w:val="24"/>
        </w:rPr>
        <w:t xml:space="preserve"> ethical practices that they observe in </w:t>
      </w:r>
      <w:r w:rsidR="00931F70">
        <w:rPr>
          <w:rFonts w:cs="Times New Roman"/>
          <w:bCs w:val="0"/>
          <w:kern w:val="0"/>
          <w:szCs w:val="24"/>
        </w:rPr>
        <w:t xml:space="preserve">their food practices. Chipotle uses all the healthy ingredients that </w:t>
      </w:r>
      <w:r w:rsidR="00D9359F">
        <w:rPr>
          <w:rFonts w:cs="Times New Roman"/>
          <w:bCs w:val="0"/>
          <w:kern w:val="0"/>
          <w:szCs w:val="24"/>
        </w:rPr>
        <w:t xml:space="preserve">are GMO and additives free. </w:t>
      </w:r>
      <w:r w:rsidR="00093DF0">
        <w:rPr>
          <w:rFonts w:cs="Times New Roman"/>
          <w:bCs w:val="0"/>
          <w:kern w:val="0"/>
          <w:szCs w:val="24"/>
        </w:rPr>
        <w:t xml:space="preserve">It has the best menu that tastes the best due to </w:t>
      </w:r>
      <w:r w:rsidR="004E542B">
        <w:rPr>
          <w:rFonts w:cs="Times New Roman"/>
          <w:bCs w:val="0"/>
          <w:kern w:val="0"/>
          <w:szCs w:val="24"/>
        </w:rPr>
        <w:t xml:space="preserve">the usage of </w:t>
      </w:r>
      <w:r w:rsidR="00093DF0">
        <w:rPr>
          <w:rFonts w:cs="Times New Roman"/>
          <w:bCs w:val="0"/>
          <w:kern w:val="0"/>
          <w:szCs w:val="24"/>
        </w:rPr>
        <w:t xml:space="preserve">fresh, </w:t>
      </w:r>
      <w:r w:rsidR="004E542B">
        <w:rPr>
          <w:rFonts w:cs="Times New Roman"/>
          <w:bCs w:val="0"/>
          <w:kern w:val="0"/>
          <w:szCs w:val="24"/>
        </w:rPr>
        <w:t xml:space="preserve">healthy </w:t>
      </w:r>
      <w:r w:rsidR="00093DF0">
        <w:rPr>
          <w:rFonts w:cs="Times New Roman"/>
          <w:bCs w:val="0"/>
          <w:kern w:val="0"/>
          <w:szCs w:val="24"/>
        </w:rPr>
        <w:t xml:space="preserve">ingredients and </w:t>
      </w:r>
      <w:r w:rsidR="004E542B">
        <w:rPr>
          <w:rFonts w:cs="Times New Roman"/>
          <w:bCs w:val="0"/>
          <w:kern w:val="0"/>
          <w:szCs w:val="24"/>
        </w:rPr>
        <w:t xml:space="preserve">tits tops chefs in the kitchen. </w:t>
      </w:r>
    </w:p>
    <w:p w:rsidR="004E542B" w:rsidRDefault="00AF4345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If you haven’t tried their food items, it’s time to give it a shot. Trust me you will become its loyal customer for your life. </w:t>
      </w:r>
    </w:p>
    <w:p w:rsidR="004E542B" w:rsidRPr="00C75643" w:rsidRDefault="00AF4345" w:rsidP="009D0D02">
      <w:pPr>
        <w:pStyle w:val="Title"/>
        <w:numPr>
          <w:ilvl w:val="0"/>
          <w:numId w:val="1"/>
        </w:numPr>
        <w:jc w:val="left"/>
        <w:rPr>
          <w:rFonts w:cs="Times New Roman"/>
          <w:b/>
          <w:bCs w:val="0"/>
          <w:kern w:val="0"/>
          <w:szCs w:val="24"/>
        </w:rPr>
      </w:pPr>
      <w:r w:rsidRPr="00C75643">
        <w:rPr>
          <w:rFonts w:cs="Times New Roman"/>
          <w:b/>
          <w:bCs w:val="0"/>
          <w:kern w:val="0"/>
          <w:szCs w:val="24"/>
        </w:rPr>
        <w:t>Steak Tacos</w:t>
      </w:r>
      <w:r w:rsidR="00C75643" w:rsidRPr="00C75643">
        <w:rPr>
          <w:rFonts w:cs="Times New Roman"/>
          <w:b/>
          <w:bCs w:val="0"/>
          <w:kern w:val="0"/>
          <w:szCs w:val="24"/>
        </w:rPr>
        <w:t xml:space="preserve"> in yummy Corny Tortillas</w:t>
      </w:r>
    </w:p>
    <w:p w:rsidR="004E542B" w:rsidRDefault="00AF4345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You visit Chipotle and don’t try their tortillas? It’s a big No!</w:t>
      </w:r>
    </w:p>
    <w:p w:rsidR="00C75643" w:rsidRDefault="00AF4345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I have always been a massive lover of Steak and tortillas, but after trying this yummiest merger of steak in a soft corn tortilla, I can't stop myself from ordering it, every time I visit it. It has a distinct taste, and you can feel the flavors in each an</w:t>
      </w:r>
      <w:r>
        <w:rPr>
          <w:rFonts w:cs="Times New Roman"/>
          <w:bCs w:val="0"/>
          <w:kern w:val="0"/>
          <w:szCs w:val="24"/>
        </w:rPr>
        <w:t xml:space="preserve">d every bite. </w:t>
      </w:r>
      <w:r w:rsidR="009963D4">
        <w:rPr>
          <w:rFonts w:cs="Times New Roman"/>
          <w:bCs w:val="0"/>
          <w:kern w:val="0"/>
          <w:szCs w:val="24"/>
        </w:rPr>
        <w:t>It's not just tasty but also meager in calories.</w:t>
      </w:r>
    </w:p>
    <w:p w:rsidR="009963D4" w:rsidRPr="00286922" w:rsidRDefault="00AF4345" w:rsidP="009D0D02">
      <w:pPr>
        <w:pStyle w:val="Title"/>
        <w:numPr>
          <w:ilvl w:val="0"/>
          <w:numId w:val="1"/>
        </w:numPr>
        <w:jc w:val="left"/>
        <w:rPr>
          <w:rFonts w:cs="Times New Roman"/>
          <w:b/>
          <w:bCs w:val="0"/>
          <w:kern w:val="0"/>
          <w:szCs w:val="24"/>
        </w:rPr>
      </w:pPr>
      <w:r w:rsidRPr="00286922">
        <w:rPr>
          <w:rFonts w:cs="Times New Roman"/>
          <w:b/>
          <w:bCs w:val="0"/>
          <w:kern w:val="0"/>
          <w:szCs w:val="24"/>
        </w:rPr>
        <w:t>Burrito Bowl with bens, white rice, and cilantro</w:t>
      </w:r>
    </w:p>
    <w:p w:rsidR="001A6D28" w:rsidRDefault="00AF4345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>I am not a hu</w:t>
      </w:r>
      <w:r w:rsidR="00B27FA0">
        <w:rPr>
          <w:rFonts w:cs="Times New Roman"/>
          <w:bCs w:val="0"/>
          <w:kern w:val="0"/>
          <w:szCs w:val="24"/>
        </w:rPr>
        <w:t xml:space="preserve">ge fan of a complete vegetarian meal, but this has been the best complete Vegan meal, I have tried. </w:t>
      </w:r>
      <w:r>
        <w:rPr>
          <w:rFonts w:cs="Times New Roman"/>
          <w:bCs w:val="0"/>
          <w:kern w:val="0"/>
          <w:szCs w:val="24"/>
        </w:rPr>
        <w:t>You can always alter the ingred</w:t>
      </w:r>
      <w:r>
        <w:rPr>
          <w:rFonts w:cs="Times New Roman"/>
          <w:bCs w:val="0"/>
          <w:kern w:val="0"/>
          <w:szCs w:val="24"/>
        </w:rPr>
        <w:t>ients of the bow. I took it with white rice, and I loved it. If you are on a diet replace it with brown rice. All the combo is so tasty that you will order it again.</w:t>
      </w:r>
    </w:p>
    <w:p w:rsidR="001A6D28" w:rsidRPr="00286922" w:rsidRDefault="00AF4345" w:rsidP="009D0D02">
      <w:pPr>
        <w:pStyle w:val="Title"/>
        <w:numPr>
          <w:ilvl w:val="0"/>
          <w:numId w:val="1"/>
        </w:numPr>
        <w:jc w:val="left"/>
        <w:rPr>
          <w:rFonts w:cs="Times New Roman"/>
          <w:b/>
          <w:bCs w:val="0"/>
          <w:kern w:val="0"/>
          <w:szCs w:val="24"/>
        </w:rPr>
      </w:pPr>
      <w:r w:rsidRPr="00286922">
        <w:rPr>
          <w:rFonts w:cs="Times New Roman"/>
          <w:b/>
          <w:bCs w:val="0"/>
          <w:kern w:val="0"/>
          <w:szCs w:val="24"/>
        </w:rPr>
        <w:t>Salad with Guacamole</w:t>
      </w:r>
    </w:p>
    <w:p w:rsidR="001A6D28" w:rsidRDefault="00AF4345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lastRenderedPageBreak/>
        <w:t xml:space="preserve">This is heaven for salad lovers. </w:t>
      </w:r>
      <w:r w:rsidR="00A650E4">
        <w:rPr>
          <w:rFonts w:cs="Times New Roman"/>
          <w:bCs w:val="0"/>
          <w:kern w:val="0"/>
          <w:szCs w:val="24"/>
        </w:rPr>
        <w:t xml:space="preserve">It is based on Romanian lettuce with black bean topping, fajita vegetables, and </w:t>
      </w:r>
      <w:r w:rsidR="00A650E4" w:rsidRPr="00A650E4">
        <w:rPr>
          <w:rFonts w:cs="Times New Roman"/>
          <w:bCs w:val="0"/>
          <w:kern w:val="0"/>
          <w:szCs w:val="24"/>
        </w:rPr>
        <w:t>guacamole</w:t>
      </w:r>
      <w:r w:rsidR="00A650E4">
        <w:rPr>
          <w:rFonts w:cs="Times New Roman"/>
          <w:bCs w:val="0"/>
          <w:kern w:val="0"/>
          <w:szCs w:val="24"/>
        </w:rPr>
        <w:t xml:space="preserve">. </w:t>
      </w:r>
      <w:r w:rsidR="005B3F50">
        <w:rPr>
          <w:rFonts w:cs="Times New Roman"/>
          <w:bCs w:val="0"/>
          <w:kern w:val="0"/>
          <w:szCs w:val="24"/>
        </w:rPr>
        <w:t xml:space="preserve">Even if </w:t>
      </w:r>
      <w:r w:rsidR="005B3F50" w:rsidRPr="005B3F50">
        <w:rPr>
          <w:rFonts w:cs="Times New Roman"/>
          <w:bCs w:val="0"/>
          <w:kern w:val="0"/>
          <w:szCs w:val="24"/>
        </w:rPr>
        <w:t>guacamole</w:t>
      </w:r>
      <w:r w:rsidR="005B3F50">
        <w:rPr>
          <w:rFonts w:cs="Times New Roman"/>
          <w:bCs w:val="0"/>
          <w:kern w:val="0"/>
          <w:szCs w:val="24"/>
        </w:rPr>
        <w:t xml:space="preserve"> is high calories, other ingredients are in low calorie, </w:t>
      </w:r>
      <w:r w:rsidR="00363A22">
        <w:rPr>
          <w:rFonts w:cs="Times New Roman"/>
          <w:bCs w:val="0"/>
          <w:kern w:val="0"/>
          <w:szCs w:val="24"/>
        </w:rPr>
        <w:t>so</w:t>
      </w:r>
      <w:r w:rsidR="005B3F50">
        <w:rPr>
          <w:rFonts w:cs="Times New Roman"/>
          <w:bCs w:val="0"/>
          <w:kern w:val="0"/>
          <w:szCs w:val="24"/>
        </w:rPr>
        <w:t xml:space="preserve"> this merger is not only mouthwatering but also healthy. </w:t>
      </w:r>
      <w:r w:rsidR="00363A22">
        <w:rPr>
          <w:rFonts w:cs="Times New Roman"/>
          <w:bCs w:val="0"/>
          <w:kern w:val="0"/>
          <w:szCs w:val="24"/>
        </w:rPr>
        <w:t xml:space="preserve">You can always select the dressing of your choice. </w:t>
      </w:r>
    </w:p>
    <w:p w:rsidR="009963D4" w:rsidRPr="007D3FEF" w:rsidRDefault="00AF4345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r w:rsidRPr="00363A22">
        <w:rPr>
          <w:rFonts w:cs="Times New Roman"/>
          <w:bCs w:val="0"/>
          <w:kern w:val="0"/>
          <w:szCs w:val="24"/>
        </w:rPr>
        <w:t>Chipotle</w:t>
      </w:r>
      <w:r>
        <w:rPr>
          <w:rFonts w:cs="Times New Roman"/>
          <w:bCs w:val="0"/>
          <w:kern w:val="0"/>
          <w:szCs w:val="24"/>
        </w:rPr>
        <w:t xml:space="preserve"> is the best choice in terms of healthy </w:t>
      </w:r>
      <w:r w:rsidR="00CA6789">
        <w:rPr>
          <w:rFonts w:cs="Times New Roman"/>
          <w:bCs w:val="0"/>
          <w:kern w:val="0"/>
          <w:szCs w:val="24"/>
        </w:rPr>
        <w:t xml:space="preserve">meals. Its </w:t>
      </w:r>
      <w:r w:rsidR="00286922">
        <w:rPr>
          <w:rFonts w:cs="Times New Roman"/>
          <w:bCs w:val="0"/>
          <w:kern w:val="0"/>
          <w:szCs w:val="24"/>
        </w:rPr>
        <w:t>tastes more amazing when you know that ingredients are environment-friendly and healthy</w:t>
      </w:r>
      <w:r w:rsidR="00081661">
        <w:rPr>
          <w:rFonts w:cs="Times New Roman"/>
          <w:bCs w:val="0"/>
          <w:kern w:val="0"/>
          <w:szCs w:val="24"/>
        </w:rPr>
        <w:fldChar w:fldCharType="begin"/>
      </w:r>
      <w:r w:rsidR="00081661">
        <w:rPr>
          <w:rFonts w:cs="Times New Roman"/>
          <w:bCs w:val="0"/>
          <w:kern w:val="0"/>
          <w:szCs w:val="24"/>
        </w:rPr>
        <w:instrText xml:space="preserve"> ADDIN ZOTERO_ITEM CSL_CITATION {"citationID":"ZiEbqXzt","properties":{"formattedCitation":"(\\uc0\\u8220{}Chipotle \\uc0\\u8212{} Food with Integrity,\\uc0\\u8221{} n.d.)","plainCitation":"(“Chipotle — Food with Integrity,” n.d.)","noteIndex":0},"citationItems":[{"id":1644,"uris":["http://zotero.org/users/local/KZl8ZL3A/items/I7B8TXCG"],"uri":["http://zotero.org/users/local/KZl8ZL3A/items/I7B8TXCG"],"itemData":{"id":1644,"type":"webpage","title":"Chipotle — Food with Integrity","abstract":"Food With Integrity is Chipotle's commitment to responsibly raised animals, classic cooking techniques, whole ingredients, the environment, local produce.","URL":"https://www.chipotle.com/food-with-integrity","language":"en-us","accessed":{"date-parts":[["2019",3,28]]}}}],"schema":"https://github.com/citation-style-language/schema/raw/master/csl-citation.json"} </w:instrText>
      </w:r>
      <w:r w:rsidR="00081661">
        <w:rPr>
          <w:rFonts w:cs="Times New Roman"/>
          <w:bCs w:val="0"/>
          <w:kern w:val="0"/>
          <w:szCs w:val="24"/>
        </w:rPr>
        <w:fldChar w:fldCharType="separate"/>
      </w:r>
      <w:r w:rsidR="00081661" w:rsidRPr="00081661">
        <w:rPr>
          <w:rFonts w:cs="Times New Roman"/>
          <w:szCs w:val="24"/>
        </w:rPr>
        <w:t>(“Chipotle — Food with Integrity,” n.d.)</w:t>
      </w:r>
      <w:r w:rsidR="00081661">
        <w:rPr>
          <w:rFonts w:cs="Times New Roman"/>
          <w:bCs w:val="0"/>
          <w:kern w:val="0"/>
          <w:szCs w:val="24"/>
        </w:rPr>
        <w:fldChar w:fldCharType="end"/>
      </w:r>
      <w:r w:rsidR="00286922">
        <w:rPr>
          <w:rFonts w:cs="Times New Roman"/>
          <w:bCs w:val="0"/>
          <w:kern w:val="0"/>
          <w:szCs w:val="24"/>
        </w:rPr>
        <w:t>.</w:t>
      </w: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7D3FEF" w:rsidRPr="007D3FEF" w:rsidRDefault="007D3FEF" w:rsidP="007D3FEF">
      <w:pPr>
        <w:pStyle w:val="Title"/>
        <w:jc w:val="left"/>
        <w:rPr>
          <w:rFonts w:cs="Times New Roman"/>
          <w:bCs w:val="0"/>
          <w:kern w:val="0"/>
          <w:szCs w:val="24"/>
        </w:rPr>
      </w:pPr>
      <w:bookmarkStart w:id="0" w:name="_GoBack"/>
      <w:bookmarkEnd w:id="0"/>
    </w:p>
    <w:p w:rsidR="002A2A03" w:rsidRPr="007D3FEF" w:rsidRDefault="00AF4345">
      <w:pPr>
        <w:pStyle w:val="Title"/>
        <w:rPr>
          <w:b/>
        </w:rPr>
      </w:pPr>
      <w:r w:rsidRPr="007D3FEF">
        <w:rPr>
          <w:b/>
        </w:rPr>
        <w:t>References</w:t>
      </w:r>
    </w:p>
    <w:p w:rsidR="00081661" w:rsidRPr="00081661" w:rsidRDefault="00081661" w:rsidP="00081661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81661">
        <w:t>Chipotle — Food with Integrity. (n.d.). Retrieved March 28, 2019, from https://www.chipotle.com/food-with-integrity</w:t>
      </w:r>
    </w:p>
    <w:p w:rsidR="002A2A03" w:rsidRDefault="00081661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F4345" w:rsidRDefault="00AF4345">
      <w:pPr>
        <w:spacing w:line="240" w:lineRule="auto"/>
      </w:pPr>
      <w:r>
        <w:separator/>
      </w:r>
    </w:p>
  </w:endnote>
  <w:endnote w:type="continuationSeparator" w:id="0">
    <w:p w:rsidR="00AF4345" w:rsidRDefault="00AF434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F4345" w:rsidRDefault="00AF4345">
      <w:pPr>
        <w:spacing w:line="240" w:lineRule="auto"/>
      </w:pPr>
      <w:r>
        <w:separator/>
      </w:r>
    </w:p>
  </w:footnote>
  <w:footnote w:type="continuationSeparator" w:id="0">
    <w:p w:rsidR="00AF4345" w:rsidRDefault="00AF434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AF434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AF434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81661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AF4345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AF4345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8166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AF4345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FA0590C"/>
    <w:multiLevelType w:val="hybridMultilevel"/>
    <w:tmpl w:val="C45A4A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5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QUAcitX6iwAAAA="/>
  </w:docVars>
  <w:rsids>
    <w:rsidRoot w:val="00CF29F0"/>
    <w:rsid w:val="000013D4"/>
    <w:rsid w:val="0000793A"/>
    <w:rsid w:val="00081661"/>
    <w:rsid w:val="00093DF0"/>
    <w:rsid w:val="000B0A32"/>
    <w:rsid w:val="000F4778"/>
    <w:rsid w:val="00105F10"/>
    <w:rsid w:val="001A0A79"/>
    <w:rsid w:val="001A6D28"/>
    <w:rsid w:val="00264624"/>
    <w:rsid w:val="00286922"/>
    <w:rsid w:val="00295EE7"/>
    <w:rsid w:val="002A2A03"/>
    <w:rsid w:val="00363A22"/>
    <w:rsid w:val="00366BB8"/>
    <w:rsid w:val="00445044"/>
    <w:rsid w:val="004472C3"/>
    <w:rsid w:val="004A2F73"/>
    <w:rsid w:val="004E542B"/>
    <w:rsid w:val="00573DB2"/>
    <w:rsid w:val="005B3F50"/>
    <w:rsid w:val="007039E6"/>
    <w:rsid w:val="007D3FEF"/>
    <w:rsid w:val="008D3A20"/>
    <w:rsid w:val="00906D18"/>
    <w:rsid w:val="00931F70"/>
    <w:rsid w:val="00934FDC"/>
    <w:rsid w:val="009963D4"/>
    <w:rsid w:val="009A53DE"/>
    <w:rsid w:val="009D0D02"/>
    <w:rsid w:val="00A43858"/>
    <w:rsid w:val="00A650E4"/>
    <w:rsid w:val="00AF4345"/>
    <w:rsid w:val="00B27FA0"/>
    <w:rsid w:val="00C250EE"/>
    <w:rsid w:val="00C67138"/>
    <w:rsid w:val="00C75643"/>
    <w:rsid w:val="00CA6789"/>
    <w:rsid w:val="00CF29F0"/>
    <w:rsid w:val="00D9359F"/>
    <w:rsid w:val="00DD71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081661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494</Words>
  <Characters>2821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33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4</cp:revision>
  <dcterms:created xsi:type="dcterms:W3CDTF">2019-03-28T10:37:00Z</dcterms:created>
  <dcterms:modified xsi:type="dcterms:W3CDTF">2019-03-28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VH4OnE7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